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4F2C67A" w14:textId="1A2D47C0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</w:t>
                            </w:r>
                            <w:proofErr w:type="spellStart"/>
                            <w:r w:rsidRPr="00B34305">
                              <w:rPr>
                                <w:i/>
                                <w:szCs w:val="24"/>
                              </w:rPr>
                              <w:t>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proofErr w:type="spellEnd"/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</w:t>
                      </w:r>
                      <w:proofErr w:type="spellStart"/>
                      <w:r w:rsidRPr="00B34305">
                        <w:rPr>
                          <w:i/>
                          <w:szCs w:val="24"/>
                        </w:rPr>
                        <w:t>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proofErr w:type="spellEnd"/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r w:rsidR="00A65850">
        <w:rPr>
          <w:rFonts w:ascii="Arial Nova" w:hAnsi="Arial Nova"/>
        </w:rPr>
        <w:t>bpp_Res2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7DC1CC1F" w:rsidR="008C68DE" w:rsidRPr="00CE6D1F" w:rsidRDefault="008C68DE" w:rsidP="00925BCA">
      <w:pPr>
        <w:jc w:val="center"/>
      </w:pPr>
      <w:r w:rsidRPr="00CE6D1F">
        <w:t>Version 1.</w:t>
      </w:r>
      <w:r w:rsidR="00C745B3">
        <w:t>0</w:t>
      </w:r>
      <w:r w:rsidR="00A65850">
        <w:t xml:space="preserve"> </w:t>
      </w:r>
      <w:r w:rsidR="00320D1B">
        <w:t>(</w:t>
      </w:r>
      <w:r w:rsidR="00A65850">
        <w:t xml:space="preserve">beta </w:t>
      </w:r>
      <w:r w:rsidR="00320D1B">
        <w:t>5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591B8B22" w:rsidR="00B30660" w:rsidRPr="00CE6D1F" w:rsidRDefault="00320D1B" w:rsidP="00C745B3">
            <w:pPr>
              <w:rPr>
                <w:lang w:val="en-US"/>
              </w:rPr>
            </w:pPr>
            <w:r>
              <w:rPr>
                <w:lang w:val="en-US"/>
              </w:rPr>
              <w:t>1.0 beta 4</w:t>
            </w:r>
          </w:p>
        </w:tc>
        <w:tc>
          <w:tcPr>
            <w:tcW w:w="1249" w:type="dxa"/>
          </w:tcPr>
          <w:p w14:paraId="77FE4218" w14:textId="0EB48BFF" w:rsidR="00B30660" w:rsidRPr="00CE6D1F" w:rsidRDefault="00595CFF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8/12/23</w:t>
            </w:r>
          </w:p>
        </w:tc>
        <w:tc>
          <w:tcPr>
            <w:tcW w:w="4318" w:type="dxa"/>
          </w:tcPr>
          <w:p w14:paraId="6D376CD2" w14:textId="77777777" w:rsidR="00B30660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use variable </w:t>
            </w:r>
            <w:proofErr w:type="spellStart"/>
            <w:r w:rsidRPr="00AD4DA2">
              <w:rPr>
                <w:lang w:val="en-US"/>
              </w:rPr>
              <w:t>folder_name</w:t>
            </w:r>
            <w:proofErr w:type="spellEnd"/>
            <w:r w:rsidRPr="00AD4DA2">
              <w:rPr>
                <w:lang w:val="en-US"/>
              </w:rPr>
              <w:t xml:space="preserve"> as path to scan</w:t>
            </w:r>
          </w:p>
          <w:p w14:paraId="703A86C8" w14:textId="7684B4B3" w:rsidR="00AD4DA2" w:rsidRPr="00AD4DA2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Script was not setting </w:t>
            </w:r>
            <w:proofErr w:type="spellStart"/>
            <w:r w:rsidRPr="00AD4DA2">
              <w:rPr>
                <w:lang w:val="en-US"/>
              </w:rPr>
              <w:t>typetxt</w:t>
            </w:r>
            <w:proofErr w:type="spellEnd"/>
            <w:r w:rsidRPr="00AD4DA2">
              <w:rPr>
                <w:lang w:val="en-US"/>
              </w:rPr>
              <w:t xml:space="preserve"> for the case when </w:t>
            </w:r>
            <w:proofErr w:type="spellStart"/>
            <w:r w:rsidRPr="00AD4DA2">
              <w:rPr>
                <w:lang w:val="en-US"/>
              </w:rPr>
              <w:t>tmax</w:t>
            </w:r>
            <w:proofErr w:type="spellEnd"/>
            <w:r w:rsidRPr="00AD4DA2">
              <w:rPr>
                <w:lang w:val="en-US"/>
              </w:rPr>
              <w:t>==</w:t>
            </w:r>
            <w:proofErr w:type="spellStart"/>
            <w:r w:rsidRPr="00AD4DA2">
              <w:rPr>
                <w:lang w:val="en-US"/>
              </w:rPr>
              <w:t>ti</w:t>
            </w:r>
            <w:proofErr w:type="spellEnd"/>
          </w:p>
        </w:tc>
        <w:tc>
          <w:tcPr>
            <w:tcW w:w="1599" w:type="dxa"/>
          </w:tcPr>
          <w:p w14:paraId="10518E6F" w14:textId="77E0B920" w:rsidR="00217A9A" w:rsidRPr="00CE6D1F" w:rsidRDefault="00AD4DA2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320D1B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195318D8" w:rsidR="00320D1B" w:rsidRPr="00CE6D1F" w:rsidRDefault="00320D1B" w:rsidP="00320D1B">
            <w:pPr>
              <w:rPr>
                <w:lang w:val="en-US"/>
              </w:rPr>
            </w:pPr>
            <w:r>
              <w:rPr>
                <w:lang w:val="en-US"/>
              </w:rPr>
              <w:t>1.0 beta 5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259475BE" w:rsidR="00320D1B" w:rsidRPr="00CE6D1F" w:rsidRDefault="00E272B2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08</w:t>
            </w:r>
            <w:r w:rsidR="00320D1B">
              <w:rPr>
                <w:lang w:val="en-US"/>
              </w:rPr>
              <w:t>/0</w:t>
            </w:r>
            <w:r>
              <w:rPr>
                <w:lang w:val="en-US"/>
              </w:rPr>
              <w:t>5</w:t>
            </w:r>
            <w:r w:rsidR="00320D1B">
              <w:rPr>
                <w:lang w:val="en-US"/>
              </w:rPr>
              <w:t>/24</w:t>
            </w:r>
          </w:p>
        </w:tc>
        <w:tc>
          <w:tcPr>
            <w:tcW w:w="4318" w:type="dxa"/>
            <w:shd w:val="clear" w:color="auto" w:fill="FFFFFF" w:themeFill="background1"/>
          </w:tcPr>
          <w:p w14:paraId="1D9692F4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 xml:space="preserve">Extend scope of calculated variables so they match key </w:t>
            </w:r>
            <w:proofErr w:type="spellStart"/>
            <w:r w:rsidRPr="009036F2">
              <w:rPr>
                <w:lang w:val="en-US"/>
              </w:rPr>
              <w:t>Sphygmocor</w:t>
            </w:r>
            <w:proofErr w:type="spellEnd"/>
            <w:r w:rsidRPr="009036F2">
              <w:rPr>
                <w:lang w:val="en-US"/>
              </w:rPr>
              <w:t xml:space="preserve"> variables.</w:t>
            </w:r>
          </w:p>
          <w:p w14:paraId="349055D6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Improve detection of end of systole</w:t>
            </w:r>
          </w:p>
          <w:p w14:paraId="2039B941" w14:textId="15BFF130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Fix bug in Wf1 and Wf2 peak identification</w:t>
            </w:r>
          </w:p>
          <w:p w14:paraId="6184A32A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better identification of problems with fits</w:t>
            </w:r>
          </w:p>
          <w:p w14:paraId="38747712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rror salvage</w:t>
            </w:r>
          </w:p>
          <w:p w14:paraId="6708CE32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Fix bugs in figures and cut number of figures to one per dataset</w:t>
            </w:r>
          </w:p>
          <w:p w14:paraId="57DB3A24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improve setting default folder (rather than hard coding it) but keep it easy.</w:t>
            </w:r>
          </w:p>
          <w:p w14:paraId="491A1A38" w14:textId="60E80D26" w:rsidR="00320D1B" w:rsidRPr="00AD4DA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lastRenderedPageBreak/>
              <w:t>Minor bug fixes and tidy code</w:t>
            </w:r>
            <w:r w:rsidR="00090FE2">
              <w:rPr>
                <w:lang w:val="en-US"/>
              </w:rPr>
              <w:t xml:space="preserve"> indents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2B41D61D" w:rsidR="00320D1B" w:rsidRPr="00CE6D1F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>ADH</w:t>
            </w:r>
          </w:p>
        </w:tc>
      </w:tr>
      <w:tr w:rsidR="00320D1B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1ADBF922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24AFD2CA" w14:textId="2C97DB53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83659F1" w14:textId="6314B605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28251BC3" w14:textId="715667E0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6D313F3C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3CADE87C" w14:textId="5C16AE80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76BCBE60" w14:textId="0D5A4BB2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41E06734" w14:textId="1F72ACC2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22E4DB06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01420EF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B8B9FD7" w14:textId="0E25ED7A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67FB554" w14:textId="4DBAB105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6C5C1029" w14:textId="1553DFBA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7357EE70" w14:textId="77777777" w:rsidR="00217A9A" w:rsidRDefault="00217A9A"/>
    <w:p w14:paraId="469CE859" w14:textId="012CCC82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 w:rsidP="00485445">
          <w:pPr>
            <w:pStyle w:val="TOCHeading"/>
          </w:pPr>
          <w:r>
            <w:t>Contents</w:t>
          </w:r>
        </w:p>
        <w:p w14:paraId="31FD14A7" w14:textId="26656D8F" w:rsidR="008D7751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6072579" w:history="1">
            <w:r w:rsidR="008D7751" w:rsidRPr="00D44403">
              <w:rPr>
                <w:rStyle w:val="Hyperlink"/>
                <w:noProof/>
              </w:rPr>
              <w:t>The script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79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4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550E0663" w14:textId="2B945C17" w:rsidR="008D7751" w:rsidRDefault="008D77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0" w:history="1">
            <w:r w:rsidRPr="00D44403">
              <w:rPr>
                <w:rStyle w:val="Hyperlink"/>
                <w:noProof/>
              </w:rPr>
              <w:t>Using the scrip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17D4E4" w14:textId="57BB3A48" w:rsidR="008D7751" w:rsidRDefault="008D77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1" w:history="1">
            <w:r w:rsidRPr="00D44403">
              <w:rPr>
                <w:rStyle w:val="Hyperlink"/>
                <w:noProof/>
              </w:rPr>
              <w:t>Quality contro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4EE8E6" w14:textId="1B558C47" w:rsidR="008D7751" w:rsidRDefault="008D77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2" w:history="1">
            <w:r w:rsidRPr="00D44403">
              <w:rPr>
                <w:rStyle w:val="Hyperlink"/>
                <w:noProof/>
              </w:rPr>
              <w:t>Calcul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4990A1" w14:textId="3D377DDE" w:rsidR="008D7751" w:rsidRDefault="008D775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3" w:history="1">
            <w:r w:rsidRPr="00D44403">
              <w:rPr>
                <w:rStyle w:val="Hyperlink"/>
                <w:noProof/>
              </w:rPr>
              <w:t>Subendocardial viability ratio (SEV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3E387E" w14:textId="04E375EB" w:rsidR="008D7751" w:rsidRDefault="008D775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4" w:history="1">
            <w:r w:rsidRPr="00D44403">
              <w:rPr>
                <w:rStyle w:val="Hyperlink"/>
                <w:noProof/>
              </w:rPr>
              <w:t>Wave intens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0A28F8" w14:textId="4A1EE4BE" w:rsidR="008D7751" w:rsidRDefault="008D775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5" w:history="1">
            <w:r w:rsidRPr="00D44403">
              <w:rPr>
                <w:rStyle w:val="Hyperlink"/>
                <w:noProof/>
              </w:rPr>
              <w:t>Backward and forward press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D27AD9" w14:textId="38459FC6" w:rsidR="008D7751" w:rsidRDefault="008D775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6" w:history="1">
            <w:r w:rsidRPr="00D44403">
              <w:rPr>
                <w:rStyle w:val="Hyperlink"/>
                <w:noProof/>
              </w:rPr>
              <w:t>Stroke volume and cardiac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BFBEFB" w14:textId="78193B5E" w:rsidR="008D7751" w:rsidRDefault="008D77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7" w:history="1">
            <w:r w:rsidRPr="00D44403">
              <w:rPr>
                <w:rStyle w:val="Hyperlink"/>
                <w:noProof/>
              </w:rPr>
              <w:t>Output of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0E8F75" w14:textId="03BB5F5A" w:rsidR="008D7751" w:rsidRDefault="008D77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8" w:history="1">
            <w:r w:rsidRPr="00D44403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A2410A" w14:textId="26E4A999" w:rsidR="008D7751" w:rsidRDefault="008D77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9" w:history="1">
            <w:r w:rsidRPr="00D44403">
              <w:rPr>
                <w:rStyle w:val="Hyperlink"/>
                <w:noProof/>
              </w:rPr>
              <w:t>Appendix 1: Data diction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96A2E6" w14:textId="38A5E5B0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342793" w:rsidRDefault="008C68DE" w:rsidP="00485445">
      <w:pPr>
        <w:pStyle w:val="Heading1"/>
      </w:pPr>
      <w:bookmarkStart w:id="0" w:name="_Toc166072579"/>
      <w:r w:rsidRPr="00342793">
        <w:lastRenderedPageBreak/>
        <w:t>The script</w:t>
      </w:r>
      <w:bookmarkEnd w:id="0"/>
    </w:p>
    <w:p w14:paraId="7471BC84" w14:textId="34DD7E47" w:rsidR="00691735" w:rsidRPr="00CE6D1F" w:rsidRDefault="00A65850" w:rsidP="00691735">
      <w:r>
        <w:t>bpp_Res2.m is</w:t>
      </w:r>
      <w:r w:rsidR="008C68DE" w:rsidRPr="00CE6D1F">
        <w:t xml:space="preserve"> a </w:t>
      </w:r>
      <w:proofErr w:type="spellStart"/>
      <w:r w:rsidR="008C68DE" w:rsidRPr="00CE6D1F">
        <w:t>matlab</w:t>
      </w:r>
      <w:proofErr w:type="spellEnd"/>
      <w:r w:rsidR="008C68DE" w:rsidRPr="00CE6D1F">
        <w:t xml:space="preserve"> script that calculates reservoir and excess pressure </w:t>
      </w:r>
      <w:r>
        <w:t xml:space="preserve">for BP+ files. The method is </w:t>
      </w:r>
      <w:r w:rsidR="00C745B3">
        <w:t xml:space="preserve">essentially </w:t>
      </w:r>
      <w:r w:rsidR="008C68DE" w:rsidRPr="00CE6D1F">
        <w:t xml:space="preserve">according to </w:t>
      </w:r>
      <w:r>
        <w:t xml:space="preserve">that </w:t>
      </w:r>
      <w:r w:rsidR="008C68DE" w:rsidRPr="00CE6D1F">
        <w:t>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</w:t>
      </w:r>
      <w:proofErr w:type="spellStart"/>
      <w:r w:rsidR="00B357AE">
        <w:t>Sphygmocor</w:t>
      </w:r>
      <w:proofErr w:type="spellEnd"/>
      <w:r w:rsidR="00B357AE">
        <w:t>©</w:t>
      </w:r>
      <w:r w:rsidR="00C745B3">
        <w:noBreakHyphen/>
      </w:r>
      <w:r w:rsidR="00B357AE">
        <w:t>derived files</w:t>
      </w:r>
      <w:r>
        <w:t xml:space="preserve">, and similar to that used in the </w:t>
      </w:r>
      <w:proofErr w:type="spellStart"/>
      <w:r>
        <w:t>Sphygmocor</w:t>
      </w:r>
      <w:proofErr w:type="spellEnd"/>
      <w:r>
        <w:t xml:space="preserve">-reservoir </w:t>
      </w:r>
      <w:proofErr w:type="spellStart"/>
      <w:r>
        <w:t>matlab</w:t>
      </w:r>
      <w:proofErr w:type="spellEnd"/>
      <w:r>
        <w:t xml:space="preserve"> scripts (</w:t>
      </w:r>
      <w:hyperlink r:id="rId11" w:history="1">
        <w:r w:rsidRPr="00D73F80">
          <w:rPr>
            <w:rStyle w:val="Hyperlink"/>
          </w:rPr>
          <w:t>https://github.com/adh30/Sphygmocor-Reservoir</w:t>
        </w:r>
      </w:hyperlink>
      <w:r>
        <w:t>)</w:t>
      </w:r>
      <w:r w:rsidR="00B357AE">
        <w:t>.</w:t>
      </w:r>
      <w:r w:rsidR="00691735">
        <w:t xml:space="preserve">  </w:t>
      </w:r>
      <w:r>
        <w:t>Note that a</w:t>
      </w:r>
      <w:r w:rsidR="00691735">
        <w:t>n improved algorithm for fitting the reservoir in diastole has been used – this excludes upstrokes at the end of diastole from the fit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 w:rsidR="00C745B3">
        <w:t xml:space="preserve"> from those described in the paper by Davies et al</w:t>
      </w:r>
      <w:r w:rsidR="00691735">
        <w:t>.</w:t>
      </w:r>
      <w:r w:rsidR="00C745B3">
        <w:t xml:space="preserve"> </w:t>
      </w:r>
    </w:p>
    <w:p w14:paraId="4A59FCB4" w14:textId="77777777" w:rsidR="00B52FE2" w:rsidRPr="00CE6D1F" w:rsidRDefault="00B52FE2" w:rsidP="00485445">
      <w:pPr>
        <w:pStyle w:val="Heading1"/>
      </w:pPr>
      <w:bookmarkStart w:id="1" w:name="_Toc166072580"/>
      <w:r w:rsidRPr="00CE6D1F">
        <w:t>Using the script</w:t>
      </w:r>
      <w:bookmarkEnd w:id="1"/>
    </w:p>
    <w:p w14:paraId="79405CD4" w14:textId="14089DA8" w:rsidR="000B22E6" w:rsidRPr="00CE6D1F" w:rsidRDefault="000B22E6" w:rsidP="000B22E6"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1"/>
      </w:r>
    </w:p>
    <w:p w14:paraId="3536303F" w14:textId="3359294A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proofErr w:type="spellStart"/>
      <w:r w:rsidR="00C745B3" w:rsidRPr="00C745B3">
        <w:rPr>
          <w:color w:val="0070C0"/>
        </w:rPr>
        <w:t>BPPdata</w:t>
      </w:r>
      <w:proofErr w:type="spellEnd"/>
    </w:p>
    <w:p w14:paraId="56F1E901" w14:textId="77777777" w:rsidR="000B22E6" w:rsidRPr="00CE6D1F" w:rsidRDefault="000B22E6" w:rsidP="000B22E6">
      <w:r w:rsidRPr="00CE6D1F">
        <w:t xml:space="preserve">Open </w:t>
      </w:r>
      <w:proofErr w:type="spellStart"/>
      <w:r w:rsidRPr="00CE6D1F">
        <w:t>matlab</w:t>
      </w:r>
      <w:proofErr w:type="spellEnd"/>
      <w:r w:rsidRPr="00CE6D1F">
        <w:t xml:space="preserve">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r w:rsidR="00C745B3">
        <w:rPr>
          <w:color w:val="0070C0"/>
        </w:rPr>
        <w:t>…</w:t>
      </w:r>
      <w:r w:rsidR="00C745B3" w:rsidRPr="00C745B3">
        <w:rPr>
          <w:color w:val="0070C0"/>
        </w:rPr>
        <w:t>\Documents\MATLAB</w:t>
      </w:r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51CF61A0" w14:textId="7271E202" w:rsidR="00C745B3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A65850">
        <w:rPr>
          <w:color w:val="0070C0"/>
        </w:rPr>
        <w:t>bpp</w:t>
      </w:r>
      <w:r w:rsidR="003B01F4">
        <w:rPr>
          <w:color w:val="0070C0"/>
        </w:rPr>
        <w:t>_</w:t>
      </w:r>
      <w:r w:rsidR="00A65850">
        <w:rPr>
          <w:color w:val="0070C0"/>
        </w:rPr>
        <w:t>Res2</w:t>
      </w:r>
      <w:r w:rsidR="00C745B3" w:rsidRPr="00C745B3">
        <w:rPr>
          <w:color w:val="0070C0"/>
        </w:rPr>
        <w:t xml:space="preserve"> </w:t>
      </w:r>
    </w:p>
    <w:p w14:paraId="6D532D01" w14:textId="2092447C" w:rsidR="000B22E6" w:rsidRPr="00CE6D1F" w:rsidRDefault="000B22E6" w:rsidP="000B22E6">
      <w:r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6E937BA0" w:rsidR="00B71DE2" w:rsidRPr="00CE6D1F" w:rsidRDefault="00B71DE2" w:rsidP="00C2060C">
      <w:pPr>
        <w:jc w:val="center"/>
      </w:pPr>
      <w:r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63D4535C" w:rsidR="00B71DE2" w:rsidRPr="00CE6D1F" w:rsidRDefault="00B71DE2" w:rsidP="00B71DE2">
      <w:r w:rsidRPr="00CE6D1F">
        <w:lastRenderedPageBreak/>
        <w:t xml:space="preserve">Two new folders should now exist in </w:t>
      </w:r>
      <w:r w:rsidR="00C745B3" w:rsidRPr="00C745B3">
        <w:t xml:space="preserve">C:\BPPdata </w:t>
      </w:r>
      <w:r w:rsidRPr="00CE6D1F">
        <w:t xml:space="preserve">- </w:t>
      </w:r>
      <w:r w:rsidR="00C745B3" w:rsidRPr="00C745B3">
        <w:t>C:\BPPdata</w:t>
      </w:r>
      <w:r w:rsidRPr="00CE6D1F">
        <w:t xml:space="preserve">\figures and </w:t>
      </w:r>
      <w:r w:rsidR="00C745B3" w:rsidRPr="00C745B3">
        <w:t xml:space="preserve">C </w:t>
      </w:r>
      <w:r w:rsidR="00C745B3">
        <w:t>C:\BPPdata</w:t>
      </w:r>
      <w:r w:rsidRPr="00CE6D1F">
        <w:t xml:space="preserve">\results. </w:t>
      </w:r>
    </w:p>
    <w:p w14:paraId="2705C4E0" w14:textId="06ACB902" w:rsidR="00B71DE2" w:rsidRDefault="00C745B3" w:rsidP="00B71DE2">
      <w:r w:rsidRPr="00C745B3">
        <w:t>C:\BPPdata</w:t>
      </w:r>
      <w:r w:rsidR="00B71DE2" w:rsidRPr="00CE6D1F">
        <w:t>\figures contains figures of the signal (all the uncalibrated data) and the pulse (the calibrated ensemble averaged data)</w:t>
      </w:r>
      <w:r w:rsidR="00B34305">
        <w:t xml:space="preserve"> with the reservoir pressure shown</w:t>
      </w:r>
      <w:r w:rsidR="00B71DE2" w:rsidRPr="00CE6D1F">
        <w:t xml:space="preserve">. </w:t>
      </w:r>
      <w:r w:rsidR="00147C43">
        <w:t>These are saved as *.</w:t>
      </w:r>
      <w:r w:rsidR="00A65850">
        <w:t>jpg</w:t>
      </w:r>
      <w:r w:rsidR="00147C43">
        <w:t xml:space="preserve"> files.</w:t>
      </w:r>
      <w:r w:rsidR="00A65850">
        <w:t xml:space="preserve"> </w:t>
      </w:r>
      <w:r w:rsidR="00B71DE2" w:rsidRPr="00CE6D1F">
        <w:t xml:space="preserve">These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</w:t>
      </w:r>
      <w:r w:rsidR="00A65850">
        <w:t xml:space="preserve">for examination of </w:t>
      </w:r>
      <w:r w:rsidR="00336CEE" w:rsidRPr="00CE6D1F">
        <w:t xml:space="preserve">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2708A8" w14:paraId="52AD4C99" w14:textId="77777777" w:rsidTr="002708A8">
        <w:tc>
          <w:tcPr>
            <w:tcW w:w="4111" w:type="dxa"/>
            <w:tcBorders>
              <w:bottom w:val="single" w:sz="4" w:space="0" w:color="auto"/>
            </w:tcBorders>
          </w:tcPr>
          <w:p w14:paraId="785FEEAA" w14:textId="3E4F3F8A" w:rsidR="002708A8" w:rsidRDefault="00CD70A9" w:rsidP="002708A8">
            <w:pPr>
              <w:pStyle w:val="NormalWeb"/>
            </w:pPr>
            <w:r w:rsidRPr="00CD70A9">
              <w:rPr>
                <w:noProof/>
              </w:rPr>
              <w:drawing>
                <wp:inline distT="0" distB="0" distL="0" distR="0" wp14:anchorId="0561AAD9" wp14:editId="0AD8E82A">
                  <wp:extent cx="5724525" cy="4305300"/>
                  <wp:effectExtent l="0" t="0" r="9525" b="0"/>
                  <wp:docPr id="1387906128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24525" cy="4305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541482B" w14:textId="6131FA4E" w:rsidR="002708A8" w:rsidRDefault="002708A8" w:rsidP="00336CEE">
            <w:pPr>
              <w:jc w:val="center"/>
            </w:pPr>
          </w:p>
        </w:tc>
      </w:tr>
      <w:tr w:rsidR="002708A8" w14:paraId="7F535DD5" w14:textId="77777777" w:rsidTr="002708A8">
        <w:tc>
          <w:tcPr>
            <w:tcW w:w="4111" w:type="dxa"/>
            <w:tcBorders>
              <w:top w:val="single" w:sz="4" w:space="0" w:color="auto"/>
            </w:tcBorders>
          </w:tcPr>
          <w:p w14:paraId="419DA2C1" w14:textId="77777777" w:rsidR="00CD70A9" w:rsidRPr="00CE6D1F" w:rsidRDefault="00CD70A9" w:rsidP="00CD70A9">
            <w:pPr>
              <w:jc w:val="center"/>
              <w:rPr>
                <w:i/>
                <w:color w:val="0070C0"/>
              </w:rPr>
            </w:pPr>
            <w:r>
              <w:rPr>
                <w:i/>
                <w:color w:val="0070C0"/>
              </w:rPr>
              <w:t xml:space="preserve">Figure 1. </w:t>
            </w:r>
            <w:r w:rsidRPr="00CE6D1F">
              <w:rPr>
                <w:i/>
                <w:color w:val="0070C0"/>
              </w:rPr>
              <w:t>Example of the figure</w:t>
            </w:r>
            <w:r>
              <w:rPr>
                <w:i/>
                <w:color w:val="0070C0"/>
              </w:rPr>
              <w:t>s</w:t>
            </w:r>
            <w:r w:rsidRPr="00CE6D1F">
              <w:rPr>
                <w:i/>
                <w:color w:val="0070C0"/>
              </w:rPr>
              <w:t xml:space="preserve"> saved by </w:t>
            </w:r>
            <w:r>
              <w:rPr>
                <w:i/>
                <w:color w:val="0070C0"/>
              </w:rPr>
              <w:t xml:space="preserve">bpp_Res2.m </w:t>
            </w:r>
          </w:p>
          <w:p w14:paraId="77022117" w14:textId="555C659D" w:rsidR="002708A8" w:rsidRDefault="002708A8" w:rsidP="00336CEE">
            <w:pPr>
              <w:jc w:val="center"/>
              <w:rPr>
                <w:noProof/>
                <w:lang w:eastAsia="en-GB"/>
              </w:rPr>
            </w:pPr>
          </w:p>
        </w:tc>
      </w:tr>
    </w:tbl>
    <w:p w14:paraId="53272242" w14:textId="77777777" w:rsidR="00CD70A9" w:rsidRDefault="00CD70A9" w:rsidP="00B71DE2"/>
    <w:p w14:paraId="1B553124" w14:textId="6E0BBB8E" w:rsidR="00B71DE2" w:rsidRDefault="00C745B3" w:rsidP="00B71DE2">
      <w:r>
        <w:t>C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ID. This can then be imported into </w:t>
      </w:r>
      <w:r w:rsidR="00336CEE" w:rsidRPr="00CE6D1F">
        <w:t>S</w:t>
      </w:r>
      <w:r w:rsidR="00B71DE2" w:rsidRPr="00CE6D1F">
        <w:t xml:space="preserve">tata (or some other stats program) for further analysis. </w:t>
      </w:r>
    </w:p>
    <w:p w14:paraId="6768A52F" w14:textId="55082103" w:rsidR="002C2742" w:rsidRDefault="002C2742" w:rsidP="00485445">
      <w:pPr>
        <w:pStyle w:val="Heading1"/>
      </w:pPr>
      <w:bookmarkStart w:id="2" w:name="_Toc166072581"/>
      <w:r>
        <w:t>Quality control</w:t>
      </w:r>
      <w:bookmarkEnd w:id="2"/>
    </w:p>
    <w:p w14:paraId="6B89BD93" w14:textId="7A97ADD2" w:rsidR="002C2742" w:rsidRPr="002C2742" w:rsidRDefault="002C2742" w:rsidP="002C2742">
      <w:r>
        <w:t>tba</w:t>
      </w:r>
    </w:p>
    <w:p w14:paraId="4CD50C92" w14:textId="77777777" w:rsidR="002C2742" w:rsidRDefault="002C2742" w:rsidP="00B71DE2"/>
    <w:p w14:paraId="4CFC65E4" w14:textId="0FD5B64D" w:rsidR="00645922" w:rsidRDefault="00645922" w:rsidP="00B71DE2"/>
    <w:p w14:paraId="508395B5" w14:textId="2475B7A6" w:rsidR="00BD179C" w:rsidRPr="00485445" w:rsidRDefault="00BD179C" w:rsidP="00485445">
      <w:pPr>
        <w:pStyle w:val="Heading1"/>
      </w:pPr>
      <w:bookmarkStart w:id="3" w:name="_Toc166072582"/>
      <w:r w:rsidRPr="00485445">
        <w:lastRenderedPageBreak/>
        <w:t>Calculations</w:t>
      </w:r>
      <w:bookmarkEnd w:id="3"/>
    </w:p>
    <w:p w14:paraId="2E4ADFDC" w14:textId="76A26EDA" w:rsidR="00B30660" w:rsidRPr="00BB774C" w:rsidRDefault="00645922" w:rsidP="00BB774C">
      <w:pPr>
        <w:pStyle w:val="Heading2"/>
      </w:pPr>
      <w:bookmarkStart w:id="4" w:name="_Toc166072583"/>
      <w:r w:rsidRPr="00BB774C">
        <w:t>Subendocardial viability ratio (SEVR)</w:t>
      </w:r>
      <w:bookmarkEnd w:id="4"/>
    </w:p>
    <w:p w14:paraId="109B8777" w14:textId="3DC53C04" w:rsidR="00645922" w:rsidRDefault="00645922" w:rsidP="00B71DE2">
      <w:r>
        <w:t xml:space="preserve">SEVR (aka </w:t>
      </w:r>
      <w:proofErr w:type="spellStart"/>
      <w:r>
        <w:t>Buckberg</w:t>
      </w:r>
      <w:proofErr w:type="spellEnd"/>
      <w:r>
        <w:t xml:space="preserve"> index</w:t>
      </w:r>
      <w:r w:rsidR="00044CFB">
        <w:t xml:space="preserve"> – see Figure</w:t>
      </w:r>
      <w:r>
        <w:t xml:space="preserve">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Note</w:t>
      </w:r>
      <w:r w:rsidR="00040781">
        <w:t xml:space="preserve"> in this script this is calculated assuming maximum –</w:t>
      </w:r>
      <w:proofErr w:type="spellStart"/>
      <w:r w:rsidR="00040781" w:rsidRPr="00040781">
        <w:rPr>
          <w:rFonts w:ascii="Times New Roman" w:hAnsi="Times New Roman" w:cs="Times New Roman"/>
        </w:rPr>
        <w:t>dp</w:t>
      </w:r>
      <w:proofErr w:type="spellEnd"/>
      <w:r w:rsidR="00040781" w:rsidRPr="00040781">
        <w:rPr>
          <w:rFonts w:ascii="Times New Roman" w:hAnsi="Times New Roman" w:cs="Times New Roman"/>
        </w:rPr>
        <w:t>/dt</w:t>
      </w:r>
      <w:r w:rsidR="00040781">
        <w:t xml:space="preserve"> marks the end of systole, not the dicrotic notch</w:t>
      </w:r>
      <w:r w:rsidR="00C2060C">
        <w:t xml:space="preserve"> (Figure </w:t>
      </w:r>
      <w:r w:rsidR="00A26C31">
        <w:t>1</w:t>
      </w:r>
      <w:r w:rsidR="00C2060C">
        <w:t>)</w:t>
      </w:r>
      <w:r w:rsidR="001A1AC0">
        <w:t xml:space="preserve"> and left ventricular end-diastolic pressure is ignored </w:t>
      </w:r>
      <w:r w:rsidR="00040781">
        <w:t>– th</w:t>
      </w:r>
      <w:r w:rsidR="001A1AC0">
        <w:t>e</w:t>
      </w:r>
      <w:r w:rsidR="00040781">
        <w:t>s</w:t>
      </w:r>
      <w:r w:rsidR="001A1AC0">
        <w:t>e considerations</w:t>
      </w:r>
      <w:r w:rsidR="00040781">
        <w:t xml:space="preserve"> may result in some differences in magnitude of SEVR</w:t>
      </w:r>
      <w:r w:rsidR="001A1AC0">
        <w:t xml:space="preserve"> compared with invasive measures</w:t>
      </w:r>
      <w:r w:rsidR="00040781">
        <w:t>.</w:t>
      </w:r>
      <w:r w:rsidR="001A1AC0">
        <w:t xml:space="preserve"> Aortic pressure waveforms are known to underestimate SPTI compared with left ventricular pressure measurements, and brachial pressures tend to overestimate SEVR due to pressure amplification.</w: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 </w:instrTex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.DATA </w:instrText>
      </w:r>
      <w:r w:rsidR="001A1AC0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 w:rsidR="00040781">
        <w:t xml:space="preserve">SEVR calculated from the aortic and brachial pressure is provided. </w:t>
      </w:r>
    </w:p>
    <w:p w14:paraId="4F6EE493" w14:textId="77777777" w:rsidR="004B3467" w:rsidRPr="00596BE4" w:rsidRDefault="004B3467" w:rsidP="00485445">
      <w:pPr>
        <w:pStyle w:val="Heading2"/>
      </w:pPr>
      <w:bookmarkStart w:id="5" w:name="_Toc166072584"/>
      <w:r w:rsidRPr="00596BE4">
        <w:t>Wave intensity</w:t>
      </w:r>
      <w:bookmarkEnd w:id="5"/>
    </w:p>
    <w:p w14:paraId="7F447DE5" w14:textId="3816B0DD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proofErr w:type="spellStart"/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 – see above) then the pattern of aortic wave intensity (</w:t>
      </w:r>
      <w:proofErr w:type="spellStart"/>
      <w:r w:rsidRPr="00596BE4">
        <w:rPr>
          <w:rFonts w:ascii="Times New Roman" w:hAnsi="Times New Roman" w:cs="Times New Roman"/>
          <w:i/>
        </w:rPr>
        <w:t>dI</w:t>
      </w:r>
      <w:proofErr w:type="spellEnd"/>
      <w:r>
        <w:t xml:space="preserve">) can be estimated (being proportional to </w:t>
      </w:r>
      <w:proofErr w:type="spellStart"/>
      <w:r w:rsidRPr="00596BE4">
        <w:rPr>
          <w:rFonts w:ascii="Times New Roman" w:hAnsi="Times New Roman" w:cs="Times New Roman"/>
          <w:i/>
        </w:rPr>
        <w:t>dP</w:t>
      </w:r>
      <w:proofErr w:type="spellEnd"/>
      <w:r w:rsidRPr="00596BE4">
        <w:rPr>
          <w:rFonts w:ascii="Times New Roman" w:hAnsi="Times New Roman" w:cs="Times New Roman"/>
          <w:i/>
        </w:rPr>
        <w:t xml:space="preserve">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</w:t>
      </w:r>
      <w:proofErr w:type="spellStart"/>
      <w:r w:rsidRPr="00596BE4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known then wave intensity can be estimated on the basis of the </w:t>
      </w:r>
      <w:proofErr w:type="spellStart"/>
      <w:r>
        <w:rPr>
          <w:rFonts w:cs="Times New Roman"/>
        </w:rPr>
        <w:t>Waterhammer</w:t>
      </w:r>
      <w:proofErr w:type="spellEnd"/>
      <w:r>
        <w:rPr>
          <w:rFonts w:cs="Times New Roman"/>
        </w:rPr>
        <w:t xml:space="preserve">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 </w:instrText>
      </w:r>
      <w:r w:rsidR="00040781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.DATA </w:instrText>
      </w:r>
      <w:r w:rsidR="00040781">
        <w:rPr>
          <w:rFonts w:cs="Times New Roman"/>
        </w:rPr>
      </w:r>
      <w:r w:rsidR="00040781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040781" w:rsidRPr="00040781">
        <w:rPr>
          <w:rFonts w:cs="Times New Roman"/>
          <w:noProof/>
          <w:vertAlign w:val="superscript"/>
        </w:rPr>
        <w:t>3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n’t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4A1842">
        <w:rPr>
          <w:rFonts w:cs="Times New Roman"/>
        </w:rPr>
        <w:t xml:space="preserve"> but this remains to be tested. </w:t>
      </w:r>
      <w:r w:rsidR="003D3255">
        <w:rPr>
          <w:rFonts w:cs="Times New Roman"/>
        </w:rPr>
        <w:t xml:space="preserve">Further details about this approach can be found in a pre-print at </w:t>
      </w:r>
      <w:proofErr w:type="spellStart"/>
      <w:r w:rsidR="003D3255" w:rsidRPr="003D3255">
        <w:rPr>
          <w:rFonts w:cs="Times New Roman"/>
        </w:rPr>
        <w:t>medRxiv</w:t>
      </w:r>
      <w:proofErr w:type="spellEnd"/>
      <w:r w:rsidR="003D3255" w:rsidRPr="003D3255">
        <w:rPr>
          <w:rFonts w:cs="Times New Roman"/>
        </w:rPr>
        <w:t xml:space="preserve"> 2020.01.22.20018457; </w:t>
      </w:r>
      <w:proofErr w:type="spellStart"/>
      <w:r w:rsidR="003D3255" w:rsidRPr="003D3255">
        <w:rPr>
          <w:rFonts w:cs="Times New Roman"/>
        </w:rPr>
        <w:t>doi</w:t>
      </w:r>
      <w:proofErr w:type="spellEnd"/>
      <w:r w:rsidR="003D3255" w:rsidRPr="003D3255">
        <w:rPr>
          <w:rFonts w:cs="Times New Roman"/>
        </w:rPr>
        <w:t xml:space="preserve">: </w:t>
      </w:r>
      <w:hyperlink r:id="rId14" w:history="1">
        <w:r w:rsidR="003D3255" w:rsidRPr="0045496C">
          <w:rPr>
            <w:rStyle w:val="Hyperlink"/>
            <w:rFonts w:cs="Times New Roman"/>
          </w:rPr>
          <w:t>https://doi.org/10.1101/2020.01.22.20018457</w:t>
        </w:r>
      </w:hyperlink>
      <w:r w:rsidR="003D3255">
        <w:rPr>
          <w:rFonts w:cs="Times New Roman"/>
        </w:rPr>
        <w:t xml:space="preserve"> .</w:t>
      </w:r>
    </w:p>
    <w:p w14:paraId="019EBA19" w14:textId="77777777" w:rsidR="00CF23CD" w:rsidRPr="00CF23CD" w:rsidRDefault="00CF23CD" w:rsidP="00485445">
      <w:pPr>
        <w:pStyle w:val="Heading2"/>
      </w:pPr>
      <w:bookmarkStart w:id="6" w:name="_Toc166072585"/>
      <w:r w:rsidRPr="00CF23CD">
        <w:t>Backward and forward pressure</w:t>
      </w:r>
      <w:bookmarkEnd w:id="6"/>
      <w:r w:rsidRPr="00CF23CD">
        <w:t xml:space="preserve"> </w:t>
      </w:r>
    </w:p>
    <w:p w14:paraId="1C55AF7C" w14:textId="4610EDB1" w:rsidR="00CF23CD" w:rsidRDefault="00CF23CD" w:rsidP="00B71DE2">
      <w:r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040781">
        <w:instrText xml:space="preserve"> ADDIN EN.CITE &lt;EndNote&gt;&lt;Cite&gt;&lt;Author&gt;Westerhof&lt;/Author&gt;&lt;Year&gt;2015&lt;/Year&gt;&lt;RecNum&gt;13976&lt;/RecNum&gt;&lt;DisplayText&gt;&lt;style face="superscript"&gt;4&lt;/style&gt;&lt;/DisplayText&gt;&lt;record&gt;&lt;rec-number&gt;13976&lt;/rec-number&gt;&lt;foreign-keys&gt;&lt;key app="EN" db-id="pd5zdw0xowzet5eeswvpxdvm29fvrpdterdv" timestamp="1484399528" guid="8907dc8a-d680-4030-b443-99e15390fc43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040781" w:rsidRPr="00040781">
        <w:rPr>
          <w:noProof/>
          <w:vertAlign w:val="superscript"/>
        </w:rPr>
        <w:t>4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.DATA </w:instrText>
      </w:r>
      <w:r w:rsidR="00040781">
        <w:fldChar w:fldCharType="end"/>
      </w:r>
      <w:r w:rsidR="00954DF3">
        <w:fldChar w:fldCharType="separate"/>
      </w:r>
      <w:r w:rsidR="00040781" w:rsidRPr="00040781">
        <w:rPr>
          <w:noProof/>
          <w:vertAlign w:val="superscript"/>
        </w:rPr>
        <w:t>5</w:t>
      </w:r>
      <w:r w:rsidR="00954DF3">
        <w:fldChar w:fldCharType="end"/>
      </w:r>
      <w:r w:rsidR="00B76AC3">
        <w:t xml:space="preserve"> </w:t>
      </w:r>
      <w:r w:rsidR="004A50D9">
        <w:t xml:space="preserve">and total aortic flow equals aortic inflow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645922">
        <w:fldChar w:fldCharType="separate"/>
      </w:r>
      <w:r w:rsidR="00040781" w:rsidRPr="00040781">
        <w:rPr>
          <w:noProof/>
          <w:vertAlign w:val="superscript"/>
        </w:rPr>
        <w:t>6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shares similarities with the ARCSOLVER </w:t>
      </w:r>
      <w:r w:rsidR="00624DA4">
        <w:t>method,</w:t>
      </w:r>
      <w:r w:rsidR="00624DA4" w:rsidRPr="00B76AC3">
        <w:t xml:space="preserve"> </w:t>
      </w:r>
      <w:r w:rsidR="00624DA4">
        <w:t>which uses a 3-element Windkessel assumption to reconstruct forward and backward pressures</w:t>
      </w:r>
      <w:r w:rsidR="00645922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360EF38E" w14:textId="0D0574C8" w:rsidR="00645922" w:rsidRPr="00485445" w:rsidRDefault="00342793" w:rsidP="00485445">
      <w:pPr>
        <w:pStyle w:val="Heading2"/>
      </w:pPr>
      <w:bookmarkStart w:id="7" w:name="_Toc166072586"/>
      <w:r w:rsidRPr="00342793">
        <w:t>Str</w:t>
      </w:r>
      <w:r w:rsidRPr="00485445">
        <w:t>oke volume and cardiac output</w:t>
      </w:r>
      <w:bookmarkEnd w:id="7"/>
    </w:p>
    <w:p w14:paraId="11697167" w14:textId="2F088576" w:rsidR="00342793" w:rsidRPr="00342793" w:rsidRDefault="00342793" w:rsidP="00342793">
      <w:r>
        <w:t>tba</w:t>
      </w:r>
    </w:p>
    <w:p w14:paraId="2AB48202" w14:textId="09B9A134" w:rsidR="00342793" w:rsidRDefault="008D7751" w:rsidP="00485445">
      <w:pPr>
        <w:pStyle w:val="Heading1"/>
      </w:pPr>
      <w:bookmarkStart w:id="8" w:name="_Toc166072587"/>
      <w:r>
        <w:t>Output of r</w:t>
      </w:r>
      <w:r w:rsidR="00342793">
        <w:t>esults</w:t>
      </w:r>
      <w:bookmarkEnd w:id="8"/>
    </w:p>
    <w:p w14:paraId="72900C14" w14:textId="77777777" w:rsidR="003B5F3D" w:rsidRDefault="00342793">
      <w:r>
        <w:t>Results are saved as an excel (res</w:t>
      </w:r>
      <w:r w:rsidR="00936994">
        <w:t>data</w:t>
      </w:r>
      <w:r>
        <w:t xml:space="preserve">.xls) file. </w:t>
      </w:r>
      <w:r w:rsidR="00936994">
        <w:t>This can be imported into the statistics package of your choice.</w:t>
      </w:r>
      <w:r w:rsidR="003B5F3D">
        <w:t xml:space="preserve"> The outputted results are listed in the Data dictionary in Appendix 1. </w:t>
      </w:r>
    </w:p>
    <w:p w14:paraId="481CFED7" w14:textId="77777777" w:rsidR="003B5F3D" w:rsidRPr="00CE6D1F" w:rsidRDefault="003B5F3D" w:rsidP="00485445">
      <w:pPr>
        <w:pStyle w:val="Heading1"/>
      </w:pPr>
      <w:bookmarkStart w:id="9" w:name="_Toc166072588"/>
      <w:r w:rsidRPr="00CE6D1F">
        <w:lastRenderedPageBreak/>
        <w:t>References</w:t>
      </w:r>
      <w:bookmarkEnd w:id="9"/>
    </w:p>
    <w:p w14:paraId="1B695866" w14:textId="77777777" w:rsidR="003B5F3D" w:rsidRPr="001A1AC0" w:rsidRDefault="003B5F3D" w:rsidP="003B5F3D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Pr="001A1AC0">
        <w:t>1.</w:t>
      </w:r>
      <w:r w:rsidRPr="001A1AC0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Pr="001A1AC0">
        <w:rPr>
          <w:i/>
        </w:rPr>
        <w:t>Hypertension</w:t>
      </w:r>
      <w:r w:rsidRPr="001A1AC0">
        <w:t xml:space="preserve"> 2014; </w:t>
      </w:r>
      <w:r w:rsidRPr="001A1AC0">
        <w:rPr>
          <w:b/>
        </w:rPr>
        <w:t>64</w:t>
      </w:r>
      <w:r w:rsidRPr="001A1AC0">
        <w:t>(1): 60-8.</w:t>
      </w:r>
    </w:p>
    <w:p w14:paraId="3370EFD0" w14:textId="77777777" w:rsidR="003B5F3D" w:rsidRPr="001A1AC0" w:rsidRDefault="003B5F3D" w:rsidP="003B5F3D">
      <w:pPr>
        <w:pStyle w:val="EndNoteBibliography"/>
        <w:spacing w:after="0"/>
      </w:pPr>
      <w:r w:rsidRPr="001A1AC0">
        <w:t>2.</w:t>
      </w:r>
      <w:r w:rsidRPr="001A1AC0">
        <w:tab/>
        <w:t xml:space="preserve">Hoffman JI, Buckberg GD. The myocardial oxygen supply:demand index revisited. </w:t>
      </w:r>
      <w:r w:rsidRPr="001A1AC0">
        <w:rPr>
          <w:i/>
        </w:rPr>
        <w:t>J Am Heart Assoc</w:t>
      </w:r>
      <w:r w:rsidRPr="001A1AC0">
        <w:t xml:space="preserve"> 2014; </w:t>
      </w:r>
      <w:r w:rsidRPr="001A1AC0">
        <w:rPr>
          <w:b/>
        </w:rPr>
        <w:t>3</w:t>
      </w:r>
      <w:r w:rsidRPr="001A1AC0">
        <w:t>(1): e000285.</w:t>
      </w:r>
    </w:p>
    <w:p w14:paraId="0EACBF3B" w14:textId="77777777" w:rsidR="003B5F3D" w:rsidRPr="001A1AC0" w:rsidRDefault="003B5F3D" w:rsidP="003B5F3D">
      <w:pPr>
        <w:pStyle w:val="EndNoteBibliography"/>
        <w:spacing w:after="0"/>
      </w:pPr>
      <w:r w:rsidRPr="001A1AC0">
        <w:t>3.</w:t>
      </w:r>
      <w:r w:rsidRPr="001A1AC0">
        <w:tab/>
        <w:t xml:space="preserve">Lindroos M, Kupari M, Heikkila J, Tilvis R. Prevalence of aortic valve abnormalities in the elderly: an echocardiographic study of a random population sample. </w:t>
      </w:r>
      <w:r w:rsidRPr="001A1AC0">
        <w:rPr>
          <w:i/>
        </w:rPr>
        <w:t>J Am Coll Cardiol</w:t>
      </w:r>
      <w:r w:rsidRPr="001A1AC0">
        <w:t xml:space="preserve"> 1993; </w:t>
      </w:r>
      <w:r w:rsidRPr="001A1AC0">
        <w:rPr>
          <w:b/>
        </w:rPr>
        <w:t>21</w:t>
      </w:r>
      <w:r w:rsidRPr="001A1AC0">
        <w:t>(5): 1220-5.</w:t>
      </w:r>
    </w:p>
    <w:p w14:paraId="1430E48C" w14:textId="77777777" w:rsidR="003B5F3D" w:rsidRPr="001A1AC0" w:rsidRDefault="003B5F3D" w:rsidP="003B5F3D">
      <w:pPr>
        <w:pStyle w:val="EndNoteBibliography"/>
        <w:spacing w:after="0"/>
      </w:pPr>
      <w:r w:rsidRPr="001A1AC0">
        <w:t>4.</w:t>
      </w:r>
      <w:r w:rsidRPr="001A1AC0">
        <w:tab/>
        <w:t xml:space="preserve">Westerhof N, Westerhof BE. The reservoir wave paradigm discussion. </w:t>
      </w:r>
      <w:r w:rsidRPr="001A1AC0">
        <w:rPr>
          <w:i/>
        </w:rPr>
        <w:t>J Hypertens</w:t>
      </w:r>
      <w:r w:rsidRPr="001A1AC0">
        <w:t xml:space="preserve"> 2015; </w:t>
      </w:r>
      <w:r w:rsidRPr="001A1AC0">
        <w:rPr>
          <w:b/>
        </w:rPr>
        <w:t>33</w:t>
      </w:r>
      <w:r w:rsidRPr="001A1AC0">
        <w:t>(3): 458-60.</w:t>
      </w:r>
    </w:p>
    <w:p w14:paraId="32BC857C" w14:textId="77777777" w:rsidR="003B5F3D" w:rsidRPr="001A1AC0" w:rsidRDefault="003B5F3D" w:rsidP="003B5F3D">
      <w:pPr>
        <w:pStyle w:val="EndNoteBibliography"/>
        <w:spacing w:after="0"/>
      </w:pPr>
      <w:r w:rsidRPr="001A1AC0">
        <w:t>5.</w:t>
      </w:r>
      <w:r w:rsidRPr="001A1AC0">
        <w:tab/>
        <w:t xml:space="preserve">Wang JJ, O'Brien AB, Shrive NG, Parker KH, Tyberg JV. Time-domain representation of ventricular-arterial coupling as a windkessel and wave system. </w:t>
      </w:r>
      <w:r w:rsidRPr="001A1AC0">
        <w:rPr>
          <w:i/>
        </w:rPr>
        <w:t>Am J Physiol Heart Circ Physiol</w:t>
      </w:r>
      <w:r w:rsidRPr="001A1AC0">
        <w:t xml:space="preserve"> 2003; </w:t>
      </w:r>
      <w:r w:rsidRPr="001A1AC0">
        <w:rPr>
          <w:b/>
        </w:rPr>
        <w:t>284</w:t>
      </w:r>
      <w:r w:rsidRPr="001A1AC0">
        <w:t>(4): H1358-68.</w:t>
      </w:r>
    </w:p>
    <w:p w14:paraId="0559A97C" w14:textId="77777777" w:rsidR="003B5F3D" w:rsidRPr="001A1AC0" w:rsidRDefault="003B5F3D" w:rsidP="003B5F3D">
      <w:pPr>
        <w:pStyle w:val="EndNoteBibliography"/>
      </w:pPr>
      <w:r w:rsidRPr="001A1AC0">
        <w:t>6.</w:t>
      </w:r>
      <w:r w:rsidRPr="001A1AC0">
        <w:tab/>
        <w:t xml:space="preserve">Hametner B, Wassertheurer S, Kropf J, et al. Wave reflection quantification based on pressure waveforms alone--methods, comparison, and clinical covariates. </w:t>
      </w:r>
      <w:r w:rsidRPr="001A1AC0">
        <w:rPr>
          <w:i/>
        </w:rPr>
        <w:t>Comput Meth Prog Bio</w:t>
      </w:r>
      <w:r w:rsidRPr="001A1AC0">
        <w:t xml:space="preserve"> 2013; </w:t>
      </w:r>
      <w:r w:rsidRPr="001A1AC0">
        <w:rPr>
          <w:b/>
        </w:rPr>
        <w:t>109</w:t>
      </w:r>
      <w:r w:rsidRPr="001A1AC0">
        <w:t>(3): 250-9.</w:t>
      </w:r>
    </w:p>
    <w:p w14:paraId="4709C85A" w14:textId="5BC7BFCE" w:rsidR="00B31453" w:rsidRDefault="003B5F3D" w:rsidP="003B5F3D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 w:rsidRPr="00CE6D1F">
        <w:fldChar w:fldCharType="end"/>
      </w:r>
      <w:r w:rsidR="00B31453">
        <w:br w:type="page"/>
      </w:r>
    </w:p>
    <w:p w14:paraId="1BF1669D" w14:textId="7A4201B0" w:rsidR="00B71DE2" w:rsidRDefault="003B5F3D" w:rsidP="00485445">
      <w:pPr>
        <w:pStyle w:val="Heading1"/>
      </w:pPr>
      <w:bookmarkStart w:id="10" w:name="_Toc166072589"/>
      <w:r>
        <w:lastRenderedPageBreak/>
        <w:t xml:space="preserve">Appendix 1: </w:t>
      </w:r>
      <w:r w:rsidR="00B71DE2" w:rsidRPr="00CE6D1F">
        <w:t>Data dictionary</w:t>
      </w:r>
      <w:bookmarkEnd w:id="10"/>
    </w:p>
    <w:p w14:paraId="2D06EA61" w14:textId="45558D36" w:rsidR="00A65850" w:rsidRPr="00A65850" w:rsidRDefault="00A65850" w:rsidP="00A65850">
      <w:r>
        <w:t>Unless stated otherwise all results refer to aortic pressure</w:t>
      </w:r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76"/>
        <w:gridCol w:w="3698"/>
        <w:gridCol w:w="2532"/>
        <w:gridCol w:w="1554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A65850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182442A9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file</w:t>
            </w:r>
            <w:proofErr w:type="spellEnd"/>
          </w:p>
        </w:tc>
        <w:tc>
          <w:tcPr>
            <w:tcW w:w="3737" w:type="dxa"/>
          </w:tcPr>
          <w:p w14:paraId="553D8D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198DC31C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12EC6A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A65850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1658E290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basbp</w:t>
            </w:r>
            <w:proofErr w:type="spellEnd"/>
          </w:p>
        </w:tc>
        <w:tc>
          <w:tcPr>
            <w:tcW w:w="3737" w:type="dxa"/>
          </w:tcPr>
          <w:p w14:paraId="6437AEA7" w14:textId="54EF7E4A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pressure (systolic pressure)</w:t>
            </w:r>
          </w:p>
        </w:tc>
        <w:tc>
          <w:tcPr>
            <w:tcW w:w="2551" w:type="dxa"/>
          </w:tcPr>
          <w:p w14:paraId="47341F9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0</w:t>
            </w:r>
          </w:p>
        </w:tc>
        <w:tc>
          <w:tcPr>
            <w:tcW w:w="1560" w:type="dxa"/>
          </w:tcPr>
          <w:p w14:paraId="35AC1B40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5775C0EA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basbp</w:t>
            </w:r>
            <w:proofErr w:type="spellEnd"/>
          </w:p>
        </w:tc>
        <w:tc>
          <w:tcPr>
            <w:tcW w:w="3737" w:type="dxa"/>
          </w:tcPr>
          <w:p w14:paraId="1A2EC87B" w14:textId="538997F6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(systolic) pressure</w:t>
            </w:r>
          </w:p>
        </w:tc>
        <w:tc>
          <w:tcPr>
            <w:tcW w:w="2551" w:type="dxa"/>
          </w:tcPr>
          <w:p w14:paraId="0FCDE3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30F124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inp</w:t>
            </w:r>
            <w:proofErr w:type="spellEnd"/>
          </w:p>
        </w:tc>
        <w:tc>
          <w:tcPr>
            <w:tcW w:w="3737" w:type="dxa"/>
          </w:tcPr>
          <w:p w14:paraId="1DE427AE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02223A5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</w:t>
            </w:r>
            <w:proofErr w:type="spellEnd"/>
          </w:p>
        </w:tc>
        <w:tc>
          <w:tcPr>
            <w:tcW w:w="3737" w:type="dxa"/>
          </w:tcPr>
          <w:p w14:paraId="06329089" w14:textId="025D8BBF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Integral of </w:t>
            </w:r>
            <w:r>
              <w:rPr>
                <w:sz w:val="22"/>
              </w:rPr>
              <w:t xml:space="preserve">aortic </w:t>
            </w:r>
            <w:r w:rsidRPr="00CE6D1F">
              <w:rPr>
                <w:sz w:val="22"/>
              </w:rPr>
              <w:t>reservoir pressure</w:t>
            </w:r>
          </w:p>
        </w:tc>
        <w:tc>
          <w:tcPr>
            <w:tcW w:w="2551" w:type="dxa"/>
          </w:tcPr>
          <w:p w14:paraId="5CDF8EB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69A0714C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pr</w:t>
            </w:r>
            <w:proofErr w:type="spellEnd"/>
          </w:p>
        </w:tc>
        <w:tc>
          <w:tcPr>
            <w:tcW w:w="3737" w:type="dxa"/>
          </w:tcPr>
          <w:p w14:paraId="0422091C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40766BE3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pr</w:t>
            </w:r>
            <w:proofErr w:type="spellEnd"/>
          </w:p>
        </w:tc>
        <w:tc>
          <w:tcPr>
            <w:tcW w:w="3737" w:type="dxa"/>
          </w:tcPr>
          <w:p w14:paraId="2566784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4BDEAF9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lessdbp</w:t>
            </w:r>
            <w:proofErr w:type="spellEnd"/>
          </w:p>
        </w:tc>
        <w:tc>
          <w:tcPr>
            <w:tcW w:w="3737" w:type="dxa"/>
          </w:tcPr>
          <w:p w14:paraId="6FCEC31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5E6C34BD" w:rsidR="00A65850" w:rsidRPr="00CE6D1F" w:rsidRDefault="00A65850" w:rsidP="00A65850">
            <w:pPr>
              <w:rPr>
                <w:sz w:val="22"/>
              </w:rPr>
            </w:pPr>
            <w:r w:rsidRPr="009A2D2A">
              <w:t>date</w:t>
            </w:r>
          </w:p>
        </w:tc>
        <w:tc>
          <w:tcPr>
            <w:tcW w:w="3737" w:type="dxa"/>
          </w:tcPr>
          <w:p w14:paraId="53AE478C" w14:textId="7DDFFF31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date</w:t>
            </w:r>
            <w:r w:rsidR="00D54FF5">
              <w:rPr>
                <w:sz w:val="22"/>
              </w:rPr>
              <w:t xml:space="preserve"> string</w:t>
            </w:r>
          </w:p>
        </w:tc>
        <w:tc>
          <w:tcPr>
            <w:tcW w:w="2551" w:type="dxa"/>
          </w:tcPr>
          <w:p w14:paraId="5FFB9668" w14:textId="7A3FD51F" w:rsidR="00A65850" w:rsidRPr="00CE6D1F" w:rsidRDefault="0097611B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97611B">
              <w:rPr>
                <w:sz w:val="22"/>
              </w:rPr>
              <w:t>2021-05-06T12:32:27</w:t>
            </w:r>
          </w:p>
        </w:tc>
        <w:tc>
          <w:tcPr>
            <w:tcW w:w="1560" w:type="dxa"/>
          </w:tcPr>
          <w:p w14:paraId="51C5F7BC" w14:textId="18E77C08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</w:tr>
      <w:tr w:rsidR="00A65850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6A7987B1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sam_rate</w:t>
            </w:r>
            <w:proofErr w:type="spellEnd"/>
          </w:p>
        </w:tc>
        <w:tc>
          <w:tcPr>
            <w:tcW w:w="3737" w:type="dxa"/>
          </w:tcPr>
          <w:p w14:paraId="1BFA631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A65850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5DD27D6F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xsp</w:t>
            </w:r>
            <w:proofErr w:type="spellEnd"/>
          </w:p>
        </w:tc>
        <w:tc>
          <w:tcPr>
            <w:tcW w:w="3737" w:type="dxa"/>
          </w:tcPr>
          <w:p w14:paraId="0090D5E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2D4D596D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xsp</w:t>
            </w:r>
            <w:proofErr w:type="spellEnd"/>
          </w:p>
        </w:tc>
        <w:tc>
          <w:tcPr>
            <w:tcW w:w="3737" w:type="dxa"/>
          </w:tcPr>
          <w:p w14:paraId="4FACEEC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5989B7BE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xsp</w:t>
            </w:r>
            <w:proofErr w:type="spellEnd"/>
          </w:p>
        </w:tc>
        <w:tc>
          <w:tcPr>
            <w:tcW w:w="3737" w:type="dxa"/>
          </w:tcPr>
          <w:p w14:paraId="6DB31C4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n</w:t>
            </w:r>
            <w:proofErr w:type="spellEnd"/>
          </w:p>
        </w:tc>
        <w:tc>
          <w:tcPr>
            <w:tcW w:w="3737" w:type="dxa"/>
          </w:tcPr>
          <w:p w14:paraId="582927B2" w14:textId="25E3C0C3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</w:t>
            </w:r>
            <w:proofErr w:type="spellStart"/>
            <w:r w:rsidRPr="00CE6D1F">
              <w:rPr>
                <w:sz w:val="22"/>
              </w:rPr>
              <w:t>dp</w:t>
            </w:r>
            <w:proofErr w:type="spellEnd"/>
            <w:r w:rsidRPr="00CE6D1F">
              <w:rPr>
                <w:sz w:val="22"/>
              </w:rPr>
              <w:t xml:space="preserve">/dt (nominal </w:t>
            </w:r>
            <w:r w:rsidR="00A65850">
              <w:rPr>
                <w:sz w:val="22"/>
              </w:rPr>
              <w:t>start of diastole</w:t>
            </w:r>
            <w:r w:rsidRPr="00CE6D1F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inf</w:t>
            </w:r>
            <w:proofErr w:type="spellEnd"/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  <w:proofErr w:type="spellEnd"/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n</w:t>
            </w:r>
            <w:proofErr w:type="spellEnd"/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a</w:t>
            </w:r>
            <w:proofErr w:type="spellEnd"/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b</w:t>
            </w:r>
            <w:proofErr w:type="spellEnd"/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rsq</w:t>
            </w:r>
            <w:proofErr w:type="spellEnd"/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  <w:proofErr w:type="spellEnd"/>
          </w:p>
        </w:tc>
        <w:tc>
          <w:tcPr>
            <w:tcW w:w="3737" w:type="dxa"/>
          </w:tcPr>
          <w:p w14:paraId="70A645A0" w14:textId="7A08114A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A65850">
              <w:rPr>
                <w:sz w:val="22"/>
              </w:rPr>
              <w:t xml:space="preserve"> with data</w:t>
            </w:r>
            <w:r w:rsidR="001E64A9" w:rsidRPr="00CE6D1F">
              <w:rPr>
                <w:rStyle w:val="FootnoteReference"/>
                <w:sz w:val="22"/>
              </w:rPr>
              <w:footnoteReference w:id="2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version</w:t>
            </w:r>
            <w:proofErr w:type="spellEnd"/>
          </w:p>
        </w:tc>
        <w:tc>
          <w:tcPr>
            <w:tcW w:w="3737" w:type="dxa"/>
          </w:tcPr>
          <w:p w14:paraId="5D317407" w14:textId="2D66AF2A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kreservoir</w:t>
            </w:r>
            <w:proofErr w:type="spellEnd"/>
            <w:r w:rsidRPr="00CE6D1F">
              <w:rPr>
                <w:sz w:val="22"/>
              </w:rPr>
              <w:t xml:space="preserve">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  <w:r w:rsidR="00A65850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sdsbp_mmhg</w:t>
            </w:r>
            <w:proofErr w:type="spellEnd"/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  <w:proofErr w:type="spellEnd"/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  <w:proofErr w:type="spellEnd"/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rs_valid</w:t>
            </w:r>
            <w:proofErr w:type="spellEnd"/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  <w:proofErr w:type="spellEnd"/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</w:t>
            </w:r>
            <w:proofErr w:type="spellStart"/>
            <w:r w:rsidR="00CF23CD">
              <w:rPr>
                <w:sz w:val="22"/>
              </w:rPr>
              <w:t>Pf</w:t>
            </w:r>
            <w:proofErr w:type="spellEnd"/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  <w:proofErr w:type="spellEnd"/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3171FD7D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i</w:t>
            </w:r>
            <w:proofErr w:type="spellEnd"/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t</w:t>
            </w:r>
            <w:proofErr w:type="spellEnd"/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a</w:t>
            </w:r>
            <w:proofErr w:type="spellEnd"/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  <w:proofErr w:type="spellEnd"/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  <w:proofErr w:type="spellEnd"/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aosevr</w:t>
            </w:r>
            <w:proofErr w:type="spellEnd"/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asevr</w:t>
            </w:r>
            <w:proofErr w:type="spellEnd"/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quality</w:t>
            </w:r>
            <w:proofErr w:type="spellEnd"/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22AD42C3" w14:textId="77777777" w:rsidR="003B5F3D" w:rsidRDefault="003B5F3D" w:rsidP="00485445">
      <w:pPr>
        <w:pStyle w:val="Heading1"/>
      </w:pPr>
    </w:p>
    <w:p w14:paraId="1737DF68" w14:textId="77777777" w:rsidR="003B5F3D" w:rsidRDefault="003B5F3D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36546396" w14:textId="79721B7F" w:rsidR="000B22E6" w:rsidRPr="00CE6D1F" w:rsidRDefault="000B22E6" w:rsidP="000B22E6"/>
    <w:sectPr w:rsidR="000B22E6" w:rsidRPr="00CE6D1F" w:rsidSect="00172F63">
      <w:footerReference w:type="default" r:id="rId15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9E1EB7A" w14:textId="77777777" w:rsidR="00172F63" w:rsidRDefault="00172F63" w:rsidP="00925BCA">
      <w:pPr>
        <w:spacing w:after="0" w:line="240" w:lineRule="auto"/>
      </w:pPr>
      <w:r>
        <w:separator/>
      </w:r>
    </w:p>
  </w:endnote>
  <w:endnote w:type="continuationSeparator" w:id="0">
    <w:p w14:paraId="7066D797" w14:textId="77777777" w:rsidR="00172F63" w:rsidRDefault="00172F63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 Nova">
    <w:altName w:val="Arial"/>
    <w:charset w:val="00"/>
    <w:family w:val="swiss"/>
    <w:pitch w:val="variable"/>
    <w:sig w:usb0="0000028F" w:usb1="00000002" w:usb2="00000000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  <w:font w:name="Roboto Light">
    <w:altName w:val="Arial"/>
    <w:charset w:val="00"/>
    <w:family w:val="auto"/>
    <w:pitch w:val="variable"/>
    <w:sig w:usb0="E0000AFF" w:usb1="5000217F" w:usb2="00000021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8DE4384" w14:textId="77777777" w:rsidR="00172F63" w:rsidRDefault="00172F63" w:rsidP="00925BCA">
      <w:pPr>
        <w:spacing w:after="0" w:line="240" w:lineRule="auto"/>
      </w:pPr>
      <w:r>
        <w:separator/>
      </w:r>
    </w:p>
  </w:footnote>
  <w:footnote w:type="continuationSeparator" w:id="0">
    <w:p w14:paraId="66E5AC70" w14:textId="77777777" w:rsidR="00172F63" w:rsidRDefault="00172F63" w:rsidP="00925BCA">
      <w:pPr>
        <w:spacing w:after="0" w:line="240" w:lineRule="auto"/>
      </w:pPr>
      <w:r>
        <w:continuationSeparator/>
      </w:r>
    </w:p>
  </w:footnote>
  <w:footnote w:id="1">
    <w:p w14:paraId="2994EC0E" w14:textId="46055552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</w:t>
      </w:r>
      <w:r w:rsidR="00A65850">
        <w:t xml:space="preserve"> or</w:t>
      </w:r>
      <w:r w:rsidR="00951DB5">
        <w:t xml:space="preserve"> files in another directory can be chosen </w:t>
      </w:r>
      <w:r w:rsidR="00A65850">
        <w:t>using a dialog box</w:t>
      </w:r>
      <w:r w:rsidR="00951DB5">
        <w:t xml:space="preserve"> if C:\BPPdata doesn’t exist</w:t>
      </w:r>
      <w:r>
        <w:t>.</w:t>
      </w:r>
    </w:p>
  </w:footnote>
  <w:footnote w:id="2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 xml:space="preserve">0 =  ok; 1 =  </w:t>
      </w:r>
      <w:proofErr w:type="spellStart"/>
      <w:r w:rsidRPr="001E64A9">
        <w:t>Pinf</w:t>
      </w:r>
      <w:proofErr w:type="spellEnd"/>
      <w:r w:rsidRPr="001E64A9">
        <w:t xml:space="preserve"> &gt; diastolic pressure; 2 = rate constant b &lt; 0; 3 = time of maximum reservoir pressure &gt; end of systol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A0E12D3"/>
    <w:multiLevelType w:val="hybridMultilevel"/>
    <w:tmpl w:val="D79035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69117E3"/>
    <w:multiLevelType w:val="hybridMultilevel"/>
    <w:tmpl w:val="21B22D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94807163">
    <w:abstractNumId w:val="1"/>
  </w:num>
  <w:num w:numId="2" w16cid:durableId="125640480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hdrShapeDefaults>
    <o:shapedefaults v:ext="edit" spidmax="2050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5197&lt;/item&gt;&lt;item&gt;6376&lt;/item&gt;&lt;item&gt;9941&lt;/item&gt;&lt;item&gt;13976&lt;/item&gt;&lt;/record-ids&gt;&lt;/item&gt;&lt;/Libraries&gt;"/>
  </w:docVars>
  <w:rsids>
    <w:rsidRoot w:val="000B22E6"/>
    <w:rsid w:val="00004015"/>
    <w:rsid w:val="000048BD"/>
    <w:rsid w:val="0002481F"/>
    <w:rsid w:val="00025F83"/>
    <w:rsid w:val="00040781"/>
    <w:rsid w:val="00044CFB"/>
    <w:rsid w:val="0007073C"/>
    <w:rsid w:val="00071AAA"/>
    <w:rsid w:val="00090FE2"/>
    <w:rsid w:val="000B137C"/>
    <w:rsid w:val="000B22E6"/>
    <w:rsid w:val="000B2D56"/>
    <w:rsid w:val="000B719F"/>
    <w:rsid w:val="000D563A"/>
    <w:rsid w:val="000D7077"/>
    <w:rsid w:val="001248C1"/>
    <w:rsid w:val="00147C43"/>
    <w:rsid w:val="00172F63"/>
    <w:rsid w:val="00181000"/>
    <w:rsid w:val="001A1AC0"/>
    <w:rsid w:val="001E64A9"/>
    <w:rsid w:val="00214333"/>
    <w:rsid w:val="00217A9A"/>
    <w:rsid w:val="0022450D"/>
    <w:rsid w:val="002708A8"/>
    <w:rsid w:val="002710B3"/>
    <w:rsid w:val="00287144"/>
    <w:rsid w:val="002A657F"/>
    <w:rsid w:val="002C2742"/>
    <w:rsid w:val="003146AA"/>
    <w:rsid w:val="00320D1B"/>
    <w:rsid w:val="0032769C"/>
    <w:rsid w:val="00336CEE"/>
    <w:rsid w:val="00342793"/>
    <w:rsid w:val="00390E2D"/>
    <w:rsid w:val="003B01F4"/>
    <w:rsid w:val="003B5F3D"/>
    <w:rsid w:val="003D02F4"/>
    <w:rsid w:val="003D3255"/>
    <w:rsid w:val="00414A77"/>
    <w:rsid w:val="00441167"/>
    <w:rsid w:val="00457520"/>
    <w:rsid w:val="00485445"/>
    <w:rsid w:val="00497B74"/>
    <w:rsid w:val="004A1842"/>
    <w:rsid w:val="004A20B2"/>
    <w:rsid w:val="004A50D9"/>
    <w:rsid w:val="004B2FEE"/>
    <w:rsid w:val="004B3467"/>
    <w:rsid w:val="0054517A"/>
    <w:rsid w:val="00557A64"/>
    <w:rsid w:val="00581C86"/>
    <w:rsid w:val="00595CFF"/>
    <w:rsid w:val="00596BE4"/>
    <w:rsid w:val="005E038D"/>
    <w:rsid w:val="005F5076"/>
    <w:rsid w:val="00601C45"/>
    <w:rsid w:val="00624DA4"/>
    <w:rsid w:val="00637717"/>
    <w:rsid w:val="00645922"/>
    <w:rsid w:val="00691735"/>
    <w:rsid w:val="006E1BC5"/>
    <w:rsid w:val="0070108F"/>
    <w:rsid w:val="007434CC"/>
    <w:rsid w:val="00782C79"/>
    <w:rsid w:val="007E0098"/>
    <w:rsid w:val="007F4994"/>
    <w:rsid w:val="00840772"/>
    <w:rsid w:val="00847E9E"/>
    <w:rsid w:val="008C68DE"/>
    <w:rsid w:val="008D7751"/>
    <w:rsid w:val="009036F2"/>
    <w:rsid w:val="00911B9A"/>
    <w:rsid w:val="00925BCA"/>
    <w:rsid w:val="00936994"/>
    <w:rsid w:val="00951DB5"/>
    <w:rsid w:val="00954DF3"/>
    <w:rsid w:val="00957934"/>
    <w:rsid w:val="0097611B"/>
    <w:rsid w:val="009D2E83"/>
    <w:rsid w:val="00A1198C"/>
    <w:rsid w:val="00A26C31"/>
    <w:rsid w:val="00A65850"/>
    <w:rsid w:val="00AD4DA2"/>
    <w:rsid w:val="00B30660"/>
    <w:rsid w:val="00B31453"/>
    <w:rsid w:val="00B34305"/>
    <w:rsid w:val="00B357AE"/>
    <w:rsid w:val="00B52FE2"/>
    <w:rsid w:val="00B71DE2"/>
    <w:rsid w:val="00B73095"/>
    <w:rsid w:val="00B76AC3"/>
    <w:rsid w:val="00B907C1"/>
    <w:rsid w:val="00BA37CC"/>
    <w:rsid w:val="00BB774C"/>
    <w:rsid w:val="00BD179C"/>
    <w:rsid w:val="00BD3AE2"/>
    <w:rsid w:val="00BE1047"/>
    <w:rsid w:val="00BE30EF"/>
    <w:rsid w:val="00C02569"/>
    <w:rsid w:val="00C03EDD"/>
    <w:rsid w:val="00C06834"/>
    <w:rsid w:val="00C2060C"/>
    <w:rsid w:val="00C32052"/>
    <w:rsid w:val="00C745B3"/>
    <w:rsid w:val="00CD5CF3"/>
    <w:rsid w:val="00CD70A9"/>
    <w:rsid w:val="00CE6D1F"/>
    <w:rsid w:val="00CF23CD"/>
    <w:rsid w:val="00D54FF5"/>
    <w:rsid w:val="00D55B35"/>
    <w:rsid w:val="00D646CD"/>
    <w:rsid w:val="00D75288"/>
    <w:rsid w:val="00DB1E32"/>
    <w:rsid w:val="00DC17B9"/>
    <w:rsid w:val="00DF2B3B"/>
    <w:rsid w:val="00E01445"/>
    <w:rsid w:val="00E272B2"/>
    <w:rsid w:val="00E34610"/>
    <w:rsid w:val="00E53148"/>
    <w:rsid w:val="00E73260"/>
    <w:rsid w:val="00E91713"/>
    <w:rsid w:val="00EF45EF"/>
    <w:rsid w:val="00F351FD"/>
    <w:rsid w:val="00F74C57"/>
    <w:rsid w:val="00F9267C"/>
    <w:rsid w:val="00FA3D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485445"/>
    <w:pPr>
      <w:keepNext/>
      <w:keepLines/>
      <w:spacing w:after="120"/>
      <w:outlineLvl w:val="0"/>
    </w:pPr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B774C"/>
    <w:pPr>
      <w:outlineLvl w:val="1"/>
    </w:pPr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85445"/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A6585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2708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BB774C"/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8D7751"/>
    <w:pPr>
      <w:spacing w:after="100"/>
      <w:ind w:left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emf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adh30/Sphygmocor-Reservoir" TargetMode="Externa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doi.org/10.1101/2020.01.22.2001845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cb1b40bb-8b49-480e-88ea-d51ea44f2142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8" ma:contentTypeDescription="Create a new document." ma:contentTypeScope="" ma:versionID="ac425b2512dd8db1f637d60ecd2da785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70822d72d40d527218447528b4ff39ea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LengthInSeconds" minOccurs="0"/>
                <xsd:element ref="ns4:_activity" minOccurs="0"/>
                <xsd:element ref="ns4:MediaServiceObjectDetectorVersions" minOccurs="0"/>
                <xsd:element ref="ns4:MediaServiceSystemTags" minOccurs="0"/>
                <xsd:element ref="ns4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FA95DA-B8A3-4E02-9854-DF17D1A90B6A}">
  <ds:schemaRefs>
    <ds:schemaRef ds:uri="http://schemas.microsoft.com/office/2006/metadata/properties"/>
    <ds:schemaRef ds:uri="http://schemas.microsoft.com/office/infopath/2007/PartnerControls"/>
    <ds:schemaRef ds:uri="cb1b40bb-8b49-480e-88ea-d51ea44f2142"/>
  </ds:schemaRefs>
</ds:datastoreItem>
</file>

<file path=customXml/itemProps2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C8D7134-5FE2-4923-886F-F003D28F452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756</Words>
  <Characters>10015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Hughes, Alun</cp:lastModifiedBy>
  <cp:revision>33</cp:revision>
  <dcterms:created xsi:type="dcterms:W3CDTF">2024-04-11T19:12:00Z</dcterms:created>
  <dcterms:modified xsi:type="dcterms:W3CDTF">2024-05-08T13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